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C5B" w:rsidRDefault="003C2C5B" w:rsidP="00B823AA">
      <w:pPr>
        <w:pStyle w:val="Title2"/>
        <w:rPr>
          <w:rFonts w:asciiTheme="majorHAnsi" w:eastAsiaTheme="majorEastAsia" w:hAnsiTheme="majorHAnsi" w:cstheme="majorBidi"/>
        </w:rPr>
      </w:pPr>
      <w:r w:rsidRPr="003C2C5B">
        <w:rPr>
          <w:rFonts w:asciiTheme="majorHAnsi" w:eastAsiaTheme="majorEastAsia" w:hAnsiTheme="majorHAnsi" w:cstheme="majorBidi"/>
        </w:rPr>
        <w:tab/>
      </w: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3C2C5B" w:rsidRDefault="003C2C5B" w:rsidP="00B823AA">
      <w:pPr>
        <w:pStyle w:val="Title2"/>
        <w:rPr>
          <w:rFonts w:asciiTheme="majorHAnsi" w:eastAsiaTheme="majorEastAsia" w:hAnsiTheme="majorHAnsi" w:cstheme="majorBidi"/>
        </w:rPr>
      </w:pPr>
    </w:p>
    <w:p w:rsidR="00557963" w:rsidRPr="00557963" w:rsidRDefault="00557963" w:rsidP="00557963">
      <w:pPr>
        <w:pStyle w:val="Title2"/>
        <w:rPr>
          <w:rFonts w:asciiTheme="majorHAnsi" w:eastAsiaTheme="majorEastAsia" w:hAnsiTheme="majorHAnsi" w:cstheme="majorBidi"/>
        </w:rPr>
      </w:pPr>
      <w:r w:rsidRPr="00557963">
        <w:rPr>
          <w:rFonts w:asciiTheme="majorHAnsi" w:eastAsiaTheme="majorEastAsia" w:hAnsiTheme="majorHAnsi" w:cstheme="majorBidi"/>
        </w:rPr>
        <w:t>Character and Ethics of an Educator</w:t>
      </w:r>
    </w:p>
    <w:p w:rsidR="00B823AA" w:rsidRPr="003F780C" w:rsidRDefault="00557963" w:rsidP="00557963">
      <w:pPr>
        <w:pStyle w:val="Title2"/>
        <w:rPr>
          <w:rFonts w:asciiTheme="majorHAnsi" w:eastAsiaTheme="majorEastAsia" w:hAnsiTheme="majorHAnsi" w:cstheme="majorBidi"/>
        </w:rPr>
      </w:pPr>
      <w:r w:rsidRPr="00557963">
        <w:rPr>
          <w:rFonts w:asciiTheme="majorHAnsi" w:eastAsiaTheme="majorEastAsia" w:hAnsiTheme="majorHAnsi" w:cstheme="majorBidi"/>
        </w:rPr>
        <w:t xml:space="preserve"> </w:t>
      </w:r>
      <w:r w:rsidR="003F780C">
        <w:rPr>
          <w:rFonts w:asciiTheme="majorHAnsi" w:eastAsiaTheme="majorEastAsia" w:hAnsiTheme="majorHAnsi" w:cstheme="majorBidi"/>
        </w:rPr>
        <w:t>[Author Name]</w:t>
      </w:r>
    </w:p>
    <w:p w:rsidR="00E81978" w:rsidRDefault="00744E97" w:rsidP="00B823AA">
      <w:pPr>
        <w:pStyle w:val="Title2"/>
      </w:pPr>
      <w:sdt>
        <w:sdtPr>
          <w:alias w:val="Institutional Affiliation(s):"/>
          <w:tag w:val="Institutional Affiliation(s):"/>
          <w:id w:val="-1771543088"/>
          <w:placeholder>
            <w:docPart w:val="C57E91D267CF44D39A55D89B147AE76D"/>
          </w:placeholder>
          <w:temporary/>
          <w:showingPlcHdr/>
          <w15:appearance w15:val="hidden"/>
          <w:text/>
        </w:sdtPr>
        <w:sdtEndPr/>
        <w:sdtContent>
          <w:r w:rsidR="005D3A03">
            <w:t>[Institutional Affiliation(s)]</w:t>
          </w:r>
        </w:sdtContent>
      </w:sdt>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3F5409" w:rsidRDefault="003F5409" w:rsidP="00B823AA">
      <w:pPr>
        <w:pStyle w:val="Title2"/>
      </w:pPr>
    </w:p>
    <w:p w:rsidR="008D5090" w:rsidRDefault="008D5090" w:rsidP="0094348A"/>
    <w:p w:rsidR="008D5090" w:rsidRDefault="008D5090" w:rsidP="0094348A"/>
    <w:p w:rsidR="00EB50E7" w:rsidRDefault="00EB50E7" w:rsidP="0094348A"/>
    <w:p w:rsidR="00B00B68" w:rsidRDefault="00B00B68" w:rsidP="00764C83"/>
    <w:p w:rsidR="00AF60F1" w:rsidRPr="00AF60F1" w:rsidRDefault="00557963" w:rsidP="00AF60F1">
      <w:pPr>
        <w:jc w:val="center"/>
      </w:pPr>
      <w:r>
        <w:lastRenderedPageBreak/>
        <w:t>Character and Ethics of an Educator</w:t>
      </w:r>
    </w:p>
    <w:p w:rsidR="00557963" w:rsidRPr="00557963" w:rsidRDefault="00557963" w:rsidP="00B01B10">
      <w:pPr>
        <w:rPr>
          <w:color w:val="000000" w:themeColor="text1"/>
        </w:rPr>
      </w:pPr>
      <w:r w:rsidRPr="00557963">
        <w:rPr>
          <w:color w:val="000000" w:themeColor="text1"/>
        </w:rPr>
        <w:t xml:space="preserve">An individual who facilitates people in learning or acquiring knowledge is called a teacher. Being a teacher is my responsibility to help all my students in learning new things. I would want to serve in early childhood or elementary level of education. Early childhood education is very important as it is the building block upon which a child's future is based. The things learned at this level will help them throughout their life. Currently, I teach preschool children and sometimes also had interaction with the toddlers. The reason I choose to serve this level of education in my future is that I love how they are curious about everything and how quickly they grasp different concepts that are taught to them. Additionally, teaching this level will help me in improving myself because children at this stage copy their teacher so I had to make myself perfect so that I can set an example for them.  </w:t>
      </w:r>
    </w:p>
    <w:p w:rsidR="00557963" w:rsidRDefault="00557963" w:rsidP="00B01B10">
      <w:pPr>
        <w:rPr>
          <w:color w:val="000000" w:themeColor="text1"/>
        </w:rPr>
      </w:pPr>
      <w:r w:rsidRPr="00557963">
        <w:rPr>
          <w:color w:val="000000" w:themeColor="text1"/>
        </w:rPr>
        <w:t>The six pillars of character should be taught at an early stage as this can facilitate children a lot. Introducing the concept of values and responsibility can help in positi</w:t>
      </w:r>
      <w:r w:rsidR="008257EB">
        <w:rPr>
          <w:color w:val="000000" w:themeColor="text1"/>
        </w:rPr>
        <w:t xml:space="preserve">vely shaping their personality </w:t>
      </w:r>
      <w:bookmarkStart w:id="0" w:name="_GoBack"/>
      <w:bookmarkEnd w:id="0"/>
      <w:r w:rsidR="008257EB" w:rsidRPr="008257EB">
        <w:rPr>
          <w:color w:val="000000" w:themeColor="text1"/>
        </w:rPr>
        <w:t xml:space="preserve">("The Six Pillars of Character," </w:t>
      </w:r>
      <w:proofErr w:type="spellStart"/>
      <w:r w:rsidR="008257EB" w:rsidRPr="008257EB">
        <w:rPr>
          <w:color w:val="000000" w:themeColor="text1"/>
        </w:rPr>
        <w:t>n.d.</w:t>
      </w:r>
      <w:proofErr w:type="spellEnd"/>
      <w:r w:rsidR="008257EB" w:rsidRPr="008257EB">
        <w:rPr>
          <w:color w:val="000000" w:themeColor="text1"/>
        </w:rPr>
        <w:t xml:space="preserve">). </w:t>
      </w:r>
      <w:r w:rsidRPr="00557963">
        <w:rPr>
          <w:color w:val="000000" w:themeColor="text1"/>
        </w:rPr>
        <w:t>However, children at this stage it is difficult to teach children these complex words so I have decided to explain them by allocating each pillar with a specific color. Furthermore, just telling them about the pillars is not enough it is important to implement these pillars as well. So I will reinforce verbal praise or reward. Also, I will develop several activities that will incorporate community and parents so that they can learn about caring and citizenship. I will also explain the concept of good citizens by teaching them some rules and regulations such as do not throw garbage on the street and do not hurt or bully anyone, etc. By utilizing these small techniques I will be able to teach them six pillars of a character successfully.</w:t>
      </w:r>
    </w:p>
    <w:p w:rsidR="00B01B10" w:rsidRDefault="00B01B10" w:rsidP="00B01B10">
      <w:pPr>
        <w:rPr>
          <w:color w:val="000000" w:themeColor="text1"/>
        </w:rPr>
      </w:pPr>
    </w:p>
    <w:p w:rsidR="00B01B10" w:rsidRPr="00557963" w:rsidRDefault="00B01B10" w:rsidP="00B01B10">
      <w:pPr>
        <w:rPr>
          <w:color w:val="000000" w:themeColor="text1"/>
        </w:rPr>
      </w:pPr>
    </w:p>
    <w:p w:rsidR="00557963" w:rsidRPr="00557963" w:rsidRDefault="00557963" w:rsidP="00B01B10">
      <w:pPr>
        <w:ind w:left="720" w:hanging="720"/>
        <w:jc w:val="center"/>
        <w:rPr>
          <w:b/>
          <w:color w:val="000000" w:themeColor="text1"/>
        </w:rPr>
      </w:pPr>
      <w:r w:rsidRPr="00557963">
        <w:rPr>
          <w:b/>
          <w:color w:val="000000" w:themeColor="text1"/>
        </w:rPr>
        <w:t>References</w:t>
      </w:r>
    </w:p>
    <w:p w:rsidR="00557963" w:rsidRPr="00557963" w:rsidRDefault="00557963" w:rsidP="00B01B10">
      <w:pPr>
        <w:ind w:left="720" w:hanging="720"/>
        <w:rPr>
          <w:color w:val="000000" w:themeColor="text1"/>
        </w:rPr>
      </w:pPr>
      <w:r w:rsidRPr="00557963">
        <w:rPr>
          <w:color w:val="000000" w:themeColor="text1"/>
        </w:rPr>
        <w:fldChar w:fldCharType="begin"/>
      </w:r>
      <w:r w:rsidRPr="00557963">
        <w:rPr>
          <w:color w:val="000000" w:themeColor="text1"/>
        </w:rPr>
        <w:instrText xml:space="preserve"> ADDIN ZOTERO_BIBL {"uncited":[],"omitted":[],"custom":[]} CSL_BIBLIOGRAPHY </w:instrText>
      </w:r>
      <w:r w:rsidRPr="00557963">
        <w:rPr>
          <w:color w:val="000000" w:themeColor="text1"/>
        </w:rPr>
        <w:fldChar w:fldCharType="separate"/>
      </w:r>
      <w:r w:rsidRPr="00557963">
        <w:rPr>
          <w:color w:val="000000" w:themeColor="text1"/>
        </w:rPr>
        <w:t>The Six Pillars of Character. (</w:t>
      </w:r>
      <w:proofErr w:type="spellStart"/>
      <w:r w:rsidRPr="00557963">
        <w:rPr>
          <w:color w:val="000000" w:themeColor="text1"/>
        </w:rPr>
        <w:t>n.d.</w:t>
      </w:r>
      <w:proofErr w:type="spellEnd"/>
      <w:r w:rsidRPr="00557963">
        <w:rPr>
          <w:color w:val="000000" w:themeColor="text1"/>
        </w:rPr>
        <w:t>). Retrieved September 16, 2019, from https://charactercounts.org/program-overview/six-pillars/</w:t>
      </w:r>
    </w:p>
    <w:p w:rsidR="00557963" w:rsidRPr="00557963" w:rsidRDefault="00557963" w:rsidP="00B01B10">
      <w:pPr>
        <w:ind w:left="720" w:hanging="720"/>
        <w:rPr>
          <w:color w:val="000000" w:themeColor="text1"/>
        </w:rPr>
      </w:pPr>
      <w:r w:rsidRPr="00557963">
        <w:rPr>
          <w:color w:val="000000" w:themeColor="text1"/>
        </w:rPr>
        <w:fldChar w:fldCharType="end"/>
      </w:r>
    </w:p>
    <w:p w:rsidR="00557963" w:rsidRPr="00557963" w:rsidRDefault="00557963" w:rsidP="00557963">
      <w:pPr>
        <w:ind w:left="720" w:hanging="720"/>
        <w:rPr>
          <w:color w:val="000000" w:themeColor="text1"/>
        </w:rPr>
      </w:pPr>
    </w:p>
    <w:p w:rsidR="00557963" w:rsidRPr="00557963" w:rsidRDefault="00557963" w:rsidP="00557963">
      <w:pPr>
        <w:ind w:left="720" w:hanging="720"/>
        <w:rPr>
          <w:color w:val="000000" w:themeColor="text1"/>
        </w:rPr>
      </w:pPr>
    </w:p>
    <w:p w:rsidR="00066DDB" w:rsidRPr="00066DDB" w:rsidRDefault="00066DDB" w:rsidP="00EB765D">
      <w:pPr>
        <w:ind w:left="720" w:hanging="720"/>
        <w:rPr>
          <w:color w:val="000000" w:themeColor="text1"/>
        </w:rPr>
      </w:pPr>
    </w:p>
    <w:sectPr w:rsidR="00066DDB" w:rsidRPr="00066DDB">
      <w:headerReference w:type="default" r:id="rId8"/>
      <w:headerReference w:type="first" r:id="rId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4E97" w:rsidRDefault="00744E97">
      <w:pPr>
        <w:spacing w:line="240" w:lineRule="auto"/>
      </w:pPr>
      <w:r>
        <w:separator/>
      </w:r>
    </w:p>
    <w:p w:rsidR="00744E97" w:rsidRDefault="00744E97"/>
  </w:endnote>
  <w:endnote w:type="continuationSeparator" w:id="0">
    <w:p w:rsidR="00744E97" w:rsidRDefault="00744E97">
      <w:pPr>
        <w:spacing w:line="240" w:lineRule="auto"/>
      </w:pPr>
      <w:r>
        <w:continuationSeparator/>
      </w:r>
    </w:p>
    <w:p w:rsidR="00744E97" w:rsidRDefault="00744E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4E97" w:rsidRDefault="00744E97">
      <w:pPr>
        <w:spacing w:line="240" w:lineRule="auto"/>
      </w:pPr>
      <w:r>
        <w:separator/>
      </w:r>
    </w:p>
    <w:p w:rsidR="00744E97" w:rsidRDefault="00744E97"/>
  </w:footnote>
  <w:footnote w:type="continuationSeparator" w:id="0">
    <w:p w:rsidR="00744E97" w:rsidRDefault="00744E97">
      <w:pPr>
        <w:spacing w:line="240" w:lineRule="auto"/>
      </w:pPr>
      <w:r>
        <w:continuationSeparator/>
      </w:r>
    </w:p>
    <w:p w:rsidR="00744E97" w:rsidRDefault="00744E9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557963">
    <w:pPr>
      <w:pStyle w:val="Header"/>
    </w:pPr>
    <w:r>
      <w:rPr>
        <w:rStyle w:val="Strong"/>
      </w:rPr>
      <w:t>EDUCATION</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257EB">
      <w:rPr>
        <w:rStyle w:val="Strong"/>
        <w:noProof/>
      </w:rPr>
      <w:t>3</w:t>
    </w:r>
    <w:r w:rsidR="005D3A0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1978" w:rsidRDefault="00797F6D">
    <w:pPr>
      <w:pStyle w:val="Header"/>
      <w:rPr>
        <w:rStyle w:val="Strong"/>
      </w:rPr>
    </w:pPr>
    <w:r>
      <w:t xml:space="preserve">Running head: </w:t>
    </w:r>
    <w:r w:rsidR="00557963">
      <w:t>EDUCATION</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B01B10" w:rsidRPr="00B01B10">
      <w:rPr>
        <w:rStyle w:val="Strong"/>
        <w:caps w:val="0"/>
        <w:noProof/>
      </w:rPr>
      <w:t>1</w:t>
    </w:r>
    <w:r w:rsidR="005D3A03">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2417CC6"/>
    <w:multiLevelType w:val="hybridMultilevel"/>
    <w:tmpl w:val="23D4C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65D0658"/>
    <w:multiLevelType w:val="hybridMultilevel"/>
    <w:tmpl w:val="D20A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0"/>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9B5"/>
    <w:rsid w:val="000027AF"/>
    <w:rsid w:val="00002B29"/>
    <w:rsid w:val="00003EB1"/>
    <w:rsid w:val="000042A6"/>
    <w:rsid w:val="000231F5"/>
    <w:rsid w:val="00033C14"/>
    <w:rsid w:val="000548AB"/>
    <w:rsid w:val="00063733"/>
    <w:rsid w:val="00066DDB"/>
    <w:rsid w:val="00081A1D"/>
    <w:rsid w:val="00087A5E"/>
    <w:rsid w:val="00093F7C"/>
    <w:rsid w:val="00097C27"/>
    <w:rsid w:val="000A3398"/>
    <w:rsid w:val="000A40AE"/>
    <w:rsid w:val="000A6E3F"/>
    <w:rsid w:val="000B3654"/>
    <w:rsid w:val="000C0193"/>
    <w:rsid w:val="000C0847"/>
    <w:rsid w:val="000C1F77"/>
    <w:rsid w:val="000C2D5E"/>
    <w:rsid w:val="000C4793"/>
    <w:rsid w:val="000D1FD0"/>
    <w:rsid w:val="000D2DA6"/>
    <w:rsid w:val="000D3F41"/>
    <w:rsid w:val="000D4468"/>
    <w:rsid w:val="000D5A1B"/>
    <w:rsid w:val="000E04F4"/>
    <w:rsid w:val="001043B6"/>
    <w:rsid w:val="0011396C"/>
    <w:rsid w:val="00120D8C"/>
    <w:rsid w:val="001528AC"/>
    <w:rsid w:val="00156E81"/>
    <w:rsid w:val="00180FA6"/>
    <w:rsid w:val="00196288"/>
    <w:rsid w:val="001D131F"/>
    <w:rsid w:val="001D3AEE"/>
    <w:rsid w:val="0021503B"/>
    <w:rsid w:val="0022325E"/>
    <w:rsid w:val="00226F5B"/>
    <w:rsid w:val="002300B3"/>
    <w:rsid w:val="002340E4"/>
    <w:rsid w:val="00234A2F"/>
    <w:rsid w:val="00235295"/>
    <w:rsid w:val="002513E9"/>
    <w:rsid w:val="002645CD"/>
    <w:rsid w:val="00265074"/>
    <w:rsid w:val="00271F6E"/>
    <w:rsid w:val="00295816"/>
    <w:rsid w:val="00296FED"/>
    <w:rsid w:val="002A1132"/>
    <w:rsid w:val="002A57D1"/>
    <w:rsid w:val="002C1317"/>
    <w:rsid w:val="002C359E"/>
    <w:rsid w:val="002C38F4"/>
    <w:rsid w:val="002D58F8"/>
    <w:rsid w:val="002D7F92"/>
    <w:rsid w:val="002E094F"/>
    <w:rsid w:val="002E2992"/>
    <w:rsid w:val="0030511F"/>
    <w:rsid w:val="00305AB4"/>
    <w:rsid w:val="00315417"/>
    <w:rsid w:val="00322248"/>
    <w:rsid w:val="00336295"/>
    <w:rsid w:val="00337860"/>
    <w:rsid w:val="003520D6"/>
    <w:rsid w:val="00355DCA"/>
    <w:rsid w:val="0037213C"/>
    <w:rsid w:val="0038530C"/>
    <w:rsid w:val="00386E26"/>
    <w:rsid w:val="00387731"/>
    <w:rsid w:val="0039068C"/>
    <w:rsid w:val="00393220"/>
    <w:rsid w:val="003A2692"/>
    <w:rsid w:val="003A7F92"/>
    <w:rsid w:val="003C0AFA"/>
    <w:rsid w:val="003C25C4"/>
    <w:rsid w:val="003C2C5B"/>
    <w:rsid w:val="003D0497"/>
    <w:rsid w:val="003D55B0"/>
    <w:rsid w:val="003D66CB"/>
    <w:rsid w:val="003E0C4F"/>
    <w:rsid w:val="003F5409"/>
    <w:rsid w:val="003F780C"/>
    <w:rsid w:val="0040681D"/>
    <w:rsid w:val="00432820"/>
    <w:rsid w:val="00433274"/>
    <w:rsid w:val="0044442D"/>
    <w:rsid w:val="00445E12"/>
    <w:rsid w:val="00453D77"/>
    <w:rsid w:val="00457737"/>
    <w:rsid w:val="00461BA3"/>
    <w:rsid w:val="0046629C"/>
    <w:rsid w:val="004724D7"/>
    <w:rsid w:val="0047721E"/>
    <w:rsid w:val="00492655"/>
    <w:rsid w:val="004A38E7"/>
    <w:rsid w:val="004B5B4D"/>
    <w:rsid w:val="004F6409"/>
    <w:rsid w:val="00501A34"/>
    <w:rsid w:val="0050407C"/>
    <w:rsid w:val="005055DB"/>
    <w:rsid w:val="0050795B"/>
    <w:rsid w:val="0051086C"/>
    <w:rsid w:val="005227F8"/>
    <w:rsid w:val="00532242"/>
    <w:rsid w:val="0053467A"/>
    <w:rsid w:val="0054163A"/>
    <w:rsid w:val="0054276E"/>
    <w:rsid w:val="00551A02"/>
    <w:rsid w:val="005534FA"/>
    <w:rsid w:val="005565B4"/>
    <w:rsid w:val="00557963"/>
    <w:rsid w:val="00581568"/>
    <w:rsid w:val="00586712"/>
    <w:rsid w:val="00597BAD"/>
    <w:rsid w:val="005B3A43"/>
    <w:rsid w:val="005C1825"/>
    <w:rsid w:val="005C39B5"/>
    <w:rsid w:val="005D3A03"/>
    <w:rsid w:val="005E111A"/>
    <w:rsid w:val="005E2A35"/>
    <w:rsid w:val="005E3C34"/>
    <w:rsid w:val="005E6AF9"/>
    <w:rsid w:val="005F6BDF"/>
    <w:rsid w:val="00601D62"/>
    <w:rsid w:val="00616B29"/>
    <w:rsid w:val="00623034"/>
    <w:rsid w:val="00637CCF"/>
    <w:rsid w:val="006422C8"/>
    <w:rsid w:val="0064584E"/>
    <w:rsid w:val="00652DBA"/>
    <w:rsid w:val="006568E4"/>
    <w:rsid w:val="00657CF1"/>
    <w:rsid w:val="0067401F"/>
    <w:rsid w:val="00691679"/>
    <w:rsid w:val="006916A2"/>
    <w:rsid w:val="0069687B"/>
    <w:rsid w:val="006A0067"/>
    <w:rsid w:val="006A4D34"/>
    <w:rsid w:val="006A508A"/>
    <w:rsid w:val="006B6C29"/>
    <w:rsid w:val="006D33BA"/>
    <w:rsid w:val="006D3D3B"/>
    <w:rsid w:val="006E26E2"/>
    <w:rsid w:val="00702A6E"/>
    <w:rsid w:val="007034AD"/>
    <w:rsid w:val="007124A9"/>
    <w:rsid w:val="00744E97"/>
    <w:rsid w:val="0074632E"/>
    <w:rsid w:val="00764C83"/>
    <w:rsid w:val="00785B9D"/>
    <w:rsid w:val="00797F6D"/>
    <w:rsid w:val="007C62C6"/>
    <w:rsid w:val="007D6BF9"/>
    <w:rsid w:val="007E7431"/>
    <w:rsid w:val="007F0FE0"/>
    <w:rsid w:val="008002C0"/>
    <w:rsid w:val="008016AF"/>
    <w:rsid w:val="00803CBA"/>
    <w:rsid w:val="00811792"/>
    <w:rsid w:val="008257D5"/>
    <w:rsid w:val="008257EB"/>
    <w:rsid w:val="00852DC3"/>
    <w:rsid w:val="008538E7"/>
    <w:rsid w:val="0088632F"/>
    <w:rsid w:val="00891CA7"/>
    <w:rsid w:val="008A1F15"/>
    <w:rsid w:val="008A7D39"/>
    <w:rsid w:val="008B0E56"/>
    <w:rsid w:val="008B4311"/>
    <w:rsid w:val="008B5791"/>
    <w:rsid w:val="008C5323"/>
    <w:rsid w:val="008D3161"/>
    <w:rsid w:val="008D41FA"/>
    <w:rsid w:val="008D477A"/>
    <w:rsid w:val="008D5090"/>
    <w:rsid w:val="008D5F9A"/>
    <w:rsid w:val="008E036B"/>
    <w:rsid w:val="008E0F8D"/>
    <w:rsid w:val="008E2804"/>
    <w:rsid w:val="008E3AC1"/>
    <w:rsid w:val="008E551F"/>
    <w:rsid w:val="008F37EF"/>
    <w:rsid w:val="00906227"/>
    <w:rsid w:val="009152DB"/>
    <w:rsid w:val="009217AF"/>
    <w:rsid w:val="00921896"/>
    <w:rsid w:val="009223E3"/>
    <w:rsid w:val="00942FED"/>
    <w:rsid w:val="0094348A"/>
    <w:rsid w:val="00943DFA"/>
    <w:rsid w:val="00945A71"/>
    <w:rsid w:val="00953548"/>
    <w:rsid w:val="00954931"/>
    <w:rsid w:val="00955E30"/>
    <w:rsid w:val="00961B11"/>
    <w:rsid w:val="009669D2"/>
    <w:rsid w:val="00966E48"/>
    <w:rsid w:val="009840EB"/>
    <w:rsid w:val="009A6A3B"/>
    <w:rsid w:val="009B781B"/>
    <w:rsid w:val="009C2EAC"/>
    <w:rsid w:val="009C4D6D"/>
    <w:rsid w:val="009F39A6"/>
    <w:rsid w:val="009F5885"/>
    <w:rsid w:val="00A259CA"/>
    <w:rsid w:val="00A506F3"/>
    <w:rsid w:val="00A57C5A"/>
    <w:rsid w:val="00A7010A"/>
    <w:rsid w:val="00A70633"/>
    <w:rsid w:val="00A924E0"/>
    <w:rsid w:val="00A92A6B"/>
    <w:rsid w:val="00A94197"/>
    <w:rsid w:val="00AA6AAE"/>
    <w:rsid w:val="00AD4073"/>
    <w:rsid w:val="00AD512A"/>
    <w:rsid w:val="00AE7A06"/>
    <w:rsid w:val="00AF2501"/>
    <w:rsid w:val="00AF60F1"/>
    <w:rsid w:val="00AF7646"/>
    <w:rsid w:val="00B00B68"/>
    <w:rsid w:val="00B01B10"/>
    <w:rsid w:val="00B05F20"/>
    <w:rsid w:val="00B06810"/>
    <w:rsid w:val="00B16574"/>
    <w:rsid w:val="00B16685"/>
    <w:rsid w:val="00B25E76"/>
    <w:rsid w:val="00B44909"/>
    <w:rsid w:val="00B4615C"/>
    <w:rsid w:val="00B566CC"/>
    <w:rsid w:val="00B57F2B"/>
    <w:rsid w:val="00B655A9"/>
    <w:rsid w:val="00B74B55"/>
    <w:rsid w:val="00B80DE4"/>
    <w:rsid w:val="00B823AA"/>
    <w:rsid w:val="00B83515"/>
    <w:rsid w:val="00B848DA"/>
    <w:rsid w:val="00B8537B"/>
    <w:rsid w:val="00B8776C"/>
    <w:rsid w:val="00BA426C"/>
    <w:rsid w:val="00BA45DB"/>
    <w:rsid w:val="00BC66F9"/>
    <w:rsid w:val="00BE693A"/>
    <w:rsid w:val="00BF4184"/>
    <w:rsid w:val="00C0601E"/>
    <w:rsid w:val="00C31D30"/>
    <w:rsid w:val="00C32C5C"/>
    <w:rsid w:val="00C370BD"/>
    <w:rsid w:val="00C41F19"/>
    <w:rsid w:val="00C505CE"/>
    <w:rsid w:val="00C6263D"/>
    <w:rsid w:val="00C82288"/>
    <w:rsid w:val="00C878DD"/>
    <w:rsid w:val="00C97C01"/>
    <w:rsid w:val="00CB6BD0"/>
    <w:rsid w:val="00CC1484"/>
    <w:rsid w:val="00CD6E39"/>
    <w:rsid w:val="00CE1CDA"/>
    <w:rsid w:val="00CF2711"/>
    <w:rsid w:val="00CF4E7D"/>
    <w:rsid w:val="00CF6E91"/>
    <w:rsid w:val="00D03B42"/>
    <w:rsid w:val="00D151D3"/>
    <w:rsid w:val="00D30337"/>
    <w:rsid w:val="00D343E0"/>
    <w:rsid w:val="00D347DE"/>
    <w:rsid w:val="00D36A91"/>
    <w:rsid w:val="00D5763C"/>
    <w:rsid w:val="00D73CF9"/>
    <w:rsid w:val="00D85B68"/>
    <w:rsid w:val="00D934AB"/>
    <w:rsid w:val="00DA24FF"/>
    <w:rsid w:val="00DB710F"/>
    <w:rsid w:val="00DB7B93"/>
    <w:rsid w:val="00DC0435"/>
    <w:rsid w:val="00DF5BB6"/>
    <w:rsid w:val="00E1745E"/>
    <w:rsid w:val="00E258A7"/>
    <w:rsid w:val="00E25B8A"/>
    <w:rsid w:val="00E321BC"/>
    <w:rsid w:val="00E33575"/>
    <w:rsid w:val="00E6004D"/>
    <w:rsid w:val="00E718C9"/>
    <w:rsid w:val="00E7560D"/>
    <w:rsid w:val="00E76E2A"/>
    <w:rsid w:val="00E81978"/>
    <w:rsid w:val="00E93155"/>
    <w:rsid w:val="00E96000"/>
    <w:rsid w:val="00E979DD"/>
    <w:rsid w:val="00EA2733"/>
    <w:rsid w:val="00EA5C07"/>
    <w:rsid w:val="00EB50E7"/>
    <w:rsid w:val="00EB7088"/>
    <w:rsid w:val="00EB765D"/>
    <w:rsid w:val="00EC2620"/>
    <w:rsid w:val="00EC34BA"/>
    <w:rsid w:val="00EC54E4"/>
    <w:rsid w:val="00EE501B"/>
    <w:rsid w:val="00EE5314"/>
    <w:rsid w:val="00F1275A"/>
    <w:rsid w:val="00F1330D"/>
    <w:rsid w:val="00F316A7"/>
    <w:rsid w:val="00F3200F"/>
    <w:rsid w:val="00F36130"/>
    <w:rsid w:val="00F379B7"/>
    <w:rsid w:val="00F50005"/>
    <w:rsid w:val="00F525FA"/>
    <w:rsid w:val="00F66B7B"/>
    <w:rsid w:val="00F715DD"/>
    <w:rsid w:val="00F73719"/>
    <w:rsid w:val="00F76A26"/>
    <w:rsid w:val="00F76AB0"/>
    <w:rsid w:val="00F805B1"/>
    <w:rsid w:val="00F80872"/>
    <w:rsid w:val="00F82768"/>
    <w:rsid w:val="00FB3DCB"/>
    <w:rsid w:val="00FC553F"/>
    <w:rsid w:val="00FE5352"/>
    <w:rsid w:val="00FE6AA4"/>
    <w:rsid w:val="00FF2002"/>
    <w:rsid w:val="00FF60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FE5352"/>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91028">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3651717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7169105">
      <w:bodyDiv w:val="1"/>
      <w:marLeft w:val="0"/>
      <w:marRight w:val="0"/>
      <w:marTop w:val="0"/>
      <w:marBottom w:val="0"/>
      <w:divBdr>
        <w:top w:val="none" w:sz="0" w:space="0" w:color="auto"/>
        <w:left w:val="none" w:sz="0" w:space="0" w:color="auto"/>
        <w:bottom w:val="none" w:sz="0" w:space="0" w:color="auto"/>
        <w:right w:val="none" w:sz="0" w:space="0" w:color="auto"/>
      </w:divBdr>
    </w:div>
    <w:div w:id="111857053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7E91D267CF44D39A55D89B147AE76D"/>
        <w:category>
          <w:name w:val="General"/>
          <w:gallery w:val="placeholder"/>
        </w:category>
        <w:types>
          <w:type w:val="bbPlcHdr"/>
        </w:types>
        <w:behaviors>
          <w:behavior w:val="content"/>
        </w:behaviors>
        <w:guid w:val="{0F1BCA01-CF43-47DC-81AB-63E477E51D88}"/>
      </w:docPartPr>
      <w:docPartBody>
        <w:p w:rsidR="00722BDE" w:rsidRDefault="00321589">
          <w:pPr>
            <w:pStyle w:val="C57E91D267CF44D39A55D89B147AE76D"/>
          </w:pPr>
          <w:r>
            <w:t>[Institutional Affiliation(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589"/>
    <w:rsid w:val="000119C0"/>
    <w:rsid w:val="0005545C"/>
    <w:rsid w:val="0005758D"/>
    <w:rsid w:val="000D3E29"/>
    <w:rsid w:val="000F736C"/>
    <w:rsid w:val="0014666D"/>
    <w:rsid w:val="00180C91"/>
    <w:rsid w:val="00182DCA"/>
    <w:rsid w:val="001A7F2D"/>
    <w:rsid w:val="001B5276"/>
    <w:rsid w:val="001F6140"/>
    <w:rsid w:val="00271548"/>
    <w:rsid w:val="002A02A4"/>
    <w:rsid w:val="002C6A0E"/>
    <w:rsid w:val="002D55D5"/>
    <w:rsid w:val="00321589"/>
    <w:rsid w:val="0036564A"/>
    <w:rsid w:val="0037295D"/>
    <w:rsid w:val="005116D2"/>
    <w:rsid w:val="0051221C"/>
    <w:rsid w:val="005859E3"/>
    <w:rsid w:val="005A0EC0"/>
    <w:rsid w:val="005B5596"/>
    <w:rsid w:val="005E4BEC"/>
    <w:rsid w:val="006150F5"/>
    <w:rsid w:val="00671EC4"/>
    <w:rsid w:val="006D5761"/>
    <w:rsid w:val="00722BDE"/>
    <w:rsid w:val="00760B20"/>
    <w:rsid w:val="007B68B9"/>
    <w:rsid w:val="00812BE0"/>
    <w:rsid w:val="008A191D"/>
    <w:rsid w:val="008A5213"/>
    <w:rsid w:val="008C1707"/>
    <w:rsid w:val="00946F5B"/>
    <w:rsid w:val="009C40B7"/>
    <w:rsid w:val="009E624F"/>
    <w:rsid w:val="00A47AB9"/>
    <w:rsid w:val="00A91B7B"/>
    <w:rsid w:val="00AA19D8"/>
    <w:rsid w:val="00AA21D4"/>
    <w:rsid w:val="00AD4E26"/>
    <w:rsid w:val="00B00A1A"/>
    <w:rsid w:val="00B0293A"/>
    <w:rsid w:val="00BA48ED"/>
    <w:rsid w:val="00BA7732"/>
    <w:rsid w:val="00BC33BC"/>
    <w:rsid w:val="00CC55B5"/>
    <w:rsid w:val="00CF0618"/>
    <w:rsid w:val="00D33301"/>
    <w:rsid w:val="00D53387"/>
    <w:rsid w:val="00D95AC3"/>
    <w:rsid w:val="00DF39F4"/>
    <w:rsid w:val="00E25699"/>
    <w:rsid w:val="00E32FA0"/>
    <w:rsid w:val="00E90A3C"/>
    <w:rsid w:val="00E9207F"/>
    <w:rsid w:val="00F3051D"/>
    <w:rsid w:val="00F4071B"/>
    <w:rsid w:val="00FB2F99"/>
    <w:rsid w:val="00FB3C33"/>
    <w:rsid w:val="00FB7F35"/>
    <w:rsid w:val="00FC4F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716CDF0C5548C480B9BF314FAF8672">
    <w:name w:val="6F716CDF0C5548C480B9BF314FAF8672"/>
  </w:style>
  <w:style w:type="paragraph" w:customStyle="1" w:styleId="6B7BC14876AE445C96B841FF3D9165E6">
    <w:name w:val="6B7BC14876AE445C96B841FF3D9165E6"/>
  </w:style>
  <w:style w:type="paragraph" w:customStyle="1" w:styleId="C57E91D267CF44D39A55D89B147AE76D">
    <w:name w:val="C57E91D267CF44D39A55D89B147AE76D"/>
  </w:style>
  <w:style w:type="paragraph" w:customStyle="1" w:styleId="ADFEBB1CABB9456CA7D917C9ED2AAF05">
    <w:name w:val="ADFEBB1CABB9456CA7D917C9ED2AAF05"/>
  </w:style>
  <w:style w:type="paragraph" w:customStyle="1" w:styleId="35422C7E779041408D22AB6E95957422">
    <w:name w:val="35422C7E779041408D22AB6E95957422"/>
  </w:style>
  <w:style w:type="paragraph" w:customStyle="1" w:styleId="84E90C42044942C893B4C97EFC738825">
    <w:name w:val="84E90C42044942C893B4C97EFC738825"/>
  </w:style>
  <w:style w:type="character" w:styleId="Emphasis">
    <w:name w:val="Emphasis"/>
    <w:basedOn w:val="DefaultParagraphFont"/>
    <w:uiPriority w:val="4"/>
    <w:unhideWhenUsed/>
    <w:qFormat/>
    <w:rPr>
      <w:i/>
      <w:iCs/>
    </w:rPr>
  </w:style>
  <w:style w:type="paragraph" w:customStyle="1" w:styleId="70234116CB6A473B8306E8E86187F926">
    <w:name w:val="70234116CB6A473B8306E8E86187F926"/>
  </w:style>
  <w:style w:type="paragraph" w:customStyle="1" w:styleId="A1DD266831F845FB97834394DB864D06">
    <w:name w:val="A1DD266831F845FB97834394DB864D06"/>
  </w:style>
  <w:style w:type="paragraph" w:customStyle="1" w:styleId="440DF200427D4AEB90BEAC11727ADB57">
    <w:name w:val="440DF200427D4AEB90BEAC11727ADB57"/>
  </w:style>
  <w:style w:type="paragraph" w:customStyle="1" w:styleId="0232E298B92F48B28FA2E26F0E05D4CE">
    <w:name w:val="0232E298B92F48B28FA2E26F0E05D4CE"/>
  </w:style>
  <w:style w:type="paragraph" w:customStyle="1" w:styleId="0B1275E07EBE49E8885FA06B2C3449FA">
    <w:name w:val="0B1275E07EBE49E8885FA06B2C3449FA"/>
  </w:style>
  <w:style w:type="paragraph" w:customStyle="1" w:styleId="93DCD08191594EE4802784ED614594AF">
    <w:name w:val="93DCD08191594EE4802784ED614594AF"/>
  </w:style>
  <w:style w:type="paragraph" w:customStyle="1" w:styleId="1425B5D4BBDC428EAE859EEA41457B21">
    <w:name w:val="1425B5D4BBDC428EAE859EEA41457B21"/>
  </w:style>
  <w:style w:type="paragraph" w:customStyle="1" w:styleId="A7DA54DFD7454C09B4A71D30202FCD77">
    <w:name w:val="A7DA54DFD7454C09B4A71D30202FCD77"/>
  </w:style>
  <w:style w:type="paragraph" w:customStyle="1" w:styleId="6F6D0DBC2B20474E804203C21B90D4E6">
    <w:name w:val="6F6D0DBC2B20474E804203C21B90D4E6"/>
  </w:style>
  <w:style w:type="paragraph" w:customStyle="1" w:styleId="D373EB57268B4D8DB1FC7D2FB00B6638">
    <w:name w:val="D373EB57268B4D8DB1FC7D2FB00B6638"/>
  </w:style>
  <w:style w:type="paragraph" w:customStyle="1" w:styleId="482C0F37C3D64F59913A4B7A67CC16E2">
    <w:name w:val="482C0F37C3D64F59913A4B7A67CC16E2"/>
  </w:style>
  <w:style w:type="paragraph" w:customStyle="1" w:styleId="0C32E292C2354071A16FF4BD5B3B8991">
    <w:name w:val="0C32E292C2354071A16FF4BD5B3B8991"/>
  </w:style>
  <w:style w:type="paragraph" w:customStyle="1" w:styleId="A2A8F633A8964F8EBC24120303BCD353">
    <w:name w:val="A2A8F633A8964F8EBC24120303BCD353"/>
  </w:style>
  <w:style w:type="paragraph" w:customStyle="1" w:styleId="D524EF8FB63847A8BC6A9E9BA7A6B9D5">
    <w:name w:val="D524EF8FB63847A8BC6A9E9BA7A6B9D5"/>
  </w:style>
  <w:style w:type="paragraph" w:customStyle="1" w:styleId="BC36D7A8927743FE9B62FAA143B664BF">
    <w:name w:val="BC36D7A8927743FE9B62FAA143B664BF"/>
  </w:style>
  <w:style w:type="paragraph" w:customStyle="1" w:styleId="B0509BD80CE34CADA46098DC0C409AC0">
    <w:name w:val="B0509BD80CE34CADA46098DC0C409AC0"/>
  </w:style>
  <w:style w:type="paragraph" w:customStyle="1" w:styleId="6DD5A091987E4AF7B69697EFED1B9A70">
    <w:name w:val="6DD5A091987E4AF7B69697EFED1B9A70"/>
  </w:style>
  <w:style w:type="paragraph" w:customStyle="1" w:styleId="0B2ED343D23A43428BF7D8E9E6674366">
    <w:name w:val="0B2ED343D23A43428BF7D8E9E6674366"/>
  </w:style>
  <w:style w:type="paragraph" w:customStyle="1" w:styleId="C4299E81BAA444EDA4FA1135074B2546">
    <w:name w:val="C4299E81BAA444EDA4FA1135074B2546"/>
  </w:style>
  <w:style w:type="paragraph" w:customStyle="1" w:styleId="D0AD2DF3F31649D0A2E2122EC8867268">
    <w:name w:val="D0AD2DF3F31649D0A2E2122EC8867268"/>
  </w:style>
  <w:style w:type="paragraph" w:customStyle="1" w:styleId="A606E3CA9B3941C0AFA6F738C458283F">
    <w:name w:val="A606E3CA9B3941C0AFA6F738C458283F"/>
  </w:style>
  <w:style w:type="paragraph" w:customStyle="1" w:styleId="ADCE254ADD914013A8CEC1901201C2CB">
    <w:name w:val="ADCE254ADD914013A8CEC1901201C2CB"/>
  </w:style>
  <w:style w:type="paragraph" w:customStyle="1" w:styleId="8FD46EED511E4366874509DBFB92E94C">
    <w:name w:val="8FD46EED511E4366874509DBFB92E94C"/>
  </w:style>
  <w:style w:type="paragraph" w:customStyle="1" w:styleId="D59B93B9B1234108A43F9E8C937E66FE">
    <w:name w:val="D59B93B9B1234108A43F9E8C937E66FE"/>
  </w:style>
  <w:style w:type="paragraph" w:customStyle="1" w:styleId="F6340C07457243A48A93C2EF1B4BFBEF">
    <w:name w:val="F6340C07457243A48A93C2EF1B4BFBEF"/>
  </w:style>
  <w:style w:type="paragraph" w:customStyle="1" w:styleId="65F0195EC34E4C69835AB0D0E2C4E8EA">
    <w:name w:val="65F0195EC34E4C69835AB0D0E2C4E8EA"/>
  </w:style>
  <w:style w:type="paragraph" w:customStyle="1" w:styleId="60A3A8379BB7450E9A4AFA2DA92C35AB">
    <w:name w:val="60A3A8379BB7450E9A4AFA2DA92C35AB"/>
  </w:style>
  <w:style w:type="paragraph" w:customStyle="1" w:styleId="74D8BAEB389143B78DFC5665E8739602">
    <w:name w:val="74D8BAEB389143B78DFC5665E8739602"/>
  </w:style>
  <w:style w:type="paragraph" w:customStyle="1" w:styleId="BFCD465AA2E14D55B8D41EA0363F2A89">
    <w:name w:val="BFCD465AA2E14D55B8D41EA0363F2A89"/>
  </w:style>
  <w:style w:type="paragraph" w:customStyle="1" w:styleId="2E57B0C08A754495BF4149E9F0849F82">
    <w:name w:val="2E57B0C08A754495BF4149E9F0849F82"/>
  </w:style>
  <w:style w:type="paragraph" w:customStyle="1" w:styleId="7B934B7ABFE84696B85FAF88D2A2DBC3">
    <w:name w:val="7B934B7ABFE84696B85FAF88D2A2DBC3"/>
  </w:style>
  <w:style w:type="paragraph" w:customStyle="1" w:styleId="0D6D785E150643A199877C93CDF8D04A">
    <w:name w:val="0D6D785E150643A199877C93CDF8D04A"/>
  </w:style>
  <w:style w:type="paragraph" w:customStyle="1" w:styleId="E0A70FA5090A4205B12D84CD01DD0F99">
    <w:name w:val="E0A70FA5090A4205B12D84CD01DD0F99"/>
  </w:style>
  <w:style w:type="paragraph" w:customStyle="1" w:styleId="0B6AF578D7C84A56B87EC482A40D2E93">
    <w:name w:val="0B6AF578D7C84A56B87EC482A40D2E93"/>
  </w:style>
  <w:style w:type="paragraph" w:customStyle="1" w:styleId="8D2BD5F192524114A74F91F0611B859E">
    <w:name w:val="8D2BD5F192524114A74F91F0611B859E"/>
  </w:style>
  <w:style w:type="paragraph" w:customStyle="1" w:styleId="0538B62A90AD464C8B8F8E5592E3C4EA">
    <w:name w:val="0538B62A90AD464C8B8F8E5592E3C4EA"/>
  </w:style>
  <w:style w:type="paragraph" w:customStyle="1" w:styleId="E6838EF5F7154BF08385A2DAC7977C3C">
    <w:name w:val="E6838EF5F7154BF08385A2DAC7977C3C"/>
  </w:style>
  <w:style w:type="paragraph" w:customStyle="1" w:styleId="BF5BE4BD77044103A8EF38484EA4B7DC">
    <w:name w:val="BF5BE4BD77044103A8EF38484EA4B7DC"/>
  </w:style>
  <w:style w:type="paragraph" w:customStyle="1" w:styleId="9463E456F89A40E0BE2ACB7352D84729">
    <w:name w:val="9463E456F89A40E0BE2ACB7352D84729"/>
  </w:style>
  <w:style w:type="paragraph" w:customStyle="1" w:styleId="3B25E6C9FA5C4CC3BEBC8367E2DD8C28">
    <w:name w:val="3B25E6C9FA5C4CC3BEBC8367E2DD8C28"/>
  </w:style>
  <w:style w:type="paragraph" w:customStyle="1" w:styleId="DAB634FB766B4A57A19B06A0D63B9C73">
    <w:name w:val="DAB634FB766B4A57A19B06A0D63B9C73"/>
  </w:style>
  <w:style w:type="paragraph" w:customStyle="1" w:styleId="06AC170BCD6C4DA4A0EDBBEA8964AC18">
    <w:name w:val="06AC170BCD6C4DA4A0EDBBEA8964AC18"/>
  </w:style>
  <w:style w:type="paragraph" w:customStyle="1" w:styleId="26BB71268F4C48A882F895A53F5486F1">
    <w:name w:val="26BB71268F4C48A882F895A53F5486F1"/>
  </w:style>
  <w:style w:type="paragraph" w:customStyle="1" w:styleId="15196439A66941F1A100916E881FAD70">
    <w:name w:val="15196439A66941F1A100916E881FAD70"/>
  </w:style>
  <w:style w:type="paragraph" w:customStyle="1" w:styleId="6B29D1FD2DD24A238BBE42E614B6F0A2">
    <w:name w:val="6B29D1FD2DD24A238BBE42E614B6F0A2"/>
  </w:style>
  <w:style w:type="paragraph" w:customStyle="1" w:styleId="EBC4E38DE92F404B9237C103EBBDA6D4">
    <w:name w:val="EBC4E38DE92F404B9237C103EBBDA6D4"/>
  </w:style>
  <w:style w:type="paragraph" w:customStyle="1" w:styleId="E3CDC316E34B4C63B64F621CEAD4CB6E">
    <w:name w:val="E3CDC316E34B4C63B64F621CEAD4CB6E"/>
  </w:style>
  <w:style w:type="paragraph" w:customStyle="1" w:styleId="C1B23B7AA92748AE8C4F555BA920EE08">
    <w:name w:val="C1B23B7AA92748AE8C4F555BA920EE08"/>
  </w:style>
  <w:style w:type="paragraph" w:customStyle="1" w:styleId="87EE8FBFC5A54E5EBDFE735BC73B75C9">
    <w:name w:val="87EE8FBFC5A54E5EBDFE735BC73B75C9"/>
  </w:style>
  <w:style w:type="paragraph" w:customStyle="1" w:styleId="038C3220C9204FA5A64A362EA08C72CB">
    <w:name w:val="038C3220C9204FA5A64A362EA08C72CB"/>
  </w:style>
  <w:style w:type="paragraph" w:customStyle="1" w:styleId="2AFDBD89406B4196BE30C99DB3351AFC">
    <w:name w:val="2AFDBD89406B4196BE30C99DB3351AFC"/>
  </w:style>
  <w:style w:type="paragraph" w:customStyle="1" w:styleId="F6FFCADC0C674B8785E68A5455DA31F7">
    <w:name w:val="F6FFCADC0C674B8785E68A5455DA31F7"/>
  </w:style>
  <w:style w:type="paragraph" w:customStyle="1" w:styleId="0F53D997EB454983963D96F703212D30">
    <w:name w:val="0F53D997EB454983963D96F703212D30"/>
  </w:style>
  <w:style w:type="paragraph" w:customStyle="1" w:styleId="B6975F5F66AB4CC4B9C49F45308DDE7B">
    <w:name w:val="B6975F5F66AB4CC4B9C49F45308DDE7B"/>
  </w:style>
  <w:style w:type="paragraph" w:customStyle="1" w:styleId="1A82CA7988E74A9B970D64626F54BB26">
    <w:name w:val="1A82CA7988E74A9B970D64626F54BB26"/>
  </w:style>
  <w:style w:type="paragraph" w:customStyle="1" w:styleId="754BB421CC854252B612E357116402E0">
    <w:name w:val="754BB421CC854252B612E357116402E0"/>
  </w:style>
  <w:style w:type="paragraph" w:customStyle="1" w:styleId="D3DC01473EAB416CA4C78ACD4FC78A8A">
    <w:name w:val="D3DC01473EAB416CA4C78ACD4FC78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125BF9C-893C-4304-9155-C8E9F40B9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38</Words>
  <Characters>1927</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8T08:30:00Z</dcterms:created>
  <dcterms:modified xsi:type="dcterms:W3CDTF">2019-09-18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5Q6btO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